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776F9" w:rsidRPr="00FC5EC1" w:rsidRDefault="000776F9" w:rsidP="000776F9">
      <w:pPr>
        <w:rPr>
          <w:rFonts w:ascii="Times New Roman" w:hAnsi="Times New Roman" w:cs="Times New Roman"/>
          <w:sz w:val="28"/>
          <w:szCs w:val="28"/>
        </w:rPr>
      </w:pPr>
      <w:r w:rsidRPr="00FC5EC1">
        <w:rPr>
          <w:rFonts w:ascii="Times New Roman" w:hAnsi="Times New Roman" w:cs="Times New Roman"/>
          <w:sz w:val="28"/>
          <w:szCs w:val="28"/>
        </w:rPr>
        <w:t>Table S1.T</w:t>
      </w:r>
      <w:r>
        <w:rPr>
          <w:rFonts w:ascii="Times New Roman" w:hAnsi="Times New Roman" w:cs="Times New Roman"/>
          <w:sz w:val="28"/>
          <w:szCs w:val="28"/>
        </w:rPr>
        <w:t xml:space="preserve">he correlation between LINC-PINT expression and clinicopathologic parameters </w:t>
      </w:r>
      <w:r w:rsidRPr="00FC5EC1">
        <w:rPr>
          <w:rFonts w:ascii="Times New Roman" w:hAnsi="Times New Roman" w:cs="Times New Roman"/>
          <w:sz w:val="28"/>
          <w:szCs w:val="28"/>
        </w:rPr>
        <w:t>features.</w:t>
      </w:r>
    </w:p>
    <w:p w:rsidR="000776F9" w:rsidRPr="00FC5EC1" w:rsidRDefault="000776F9" w:rsidP="000776F9">
      <w:pPr>
        <w:rPr>
          <w:rFonts w:ascii="Times New Roman" w:hAnsi="Times New Roman" w:cs="Times New Roman"/>
          <w:sz w:val="28"/>
          <w:szCs w:val="28"/>
        </w:rPr>
      </w:pPr>
      <w:r w:rsidRPr="00FC5EC1">
        <w:rPr>
          <w:rFonts w:ascii="Times New Roman" w:hAnsi="Times New Roman" w:cs="Times New Roman"/>
          <w:sz w:val="28"/>
          <w:szCs w:val="28"/>
        </w:rPr>
        <w:object w:dxaOrig="13020" w:dyaOrig="2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50.4pt;height:112.55pt" o:ole="">
            <v:imagedata r:id="rId6" o:title=""/>
            <v:shadow on="t" color="white"/>
            <o:lock v:ext="edit" aspectratio="f"/>
          </v:shape>
          <o:OLEObject Type="Embed" ProgID="Excel.Sheet.12" ShapeID="_x0000_i1025" DrawAspect="Content" ObjectID="_1772911501" r:id="rId7"/>
        </w:object>
      </w:r>
    </w:p>
    <w:p w:rsidR="000776F9" w:rsidRPr="00FC5EC1" w:rsidRDefault="000776F9" w:rsidP="000776F9">
      <w:pPr>
        <w:rPr>
          <w:rFonts w:ascii="Times New Roman" w:hAnsi="Times New Roman" w:cs="Times New Roman"/>
          <w:sz w:val="28"/>
          <w:szCs w:val="28"/>
        </w:rPr>
      </w:pPr>
    </w:p>
    <w:p w:rsidR="000776F9" w:rsidRPr="00FC5EC1" w:rsidRDefault="000776F9" w:rsidP="000776F9">
      <w:pPr>
        <w:rPr>
          <w:rFonts w:ascii="Times New Roman" w:hAnsi="Times New Roman" w:cs="Times New Roman"/>
          <w:sz w:val="28"/>
          <w:szCs w:val="28"/>
        </w:rPr>
      </w:pPr>
      <w:r w:rsidRPr="00FC5EC1">
        <w:rPr>
          <w:rFonts w:ascii="Times New Roman" w:hAnsi="Times New Roman" w:cs="Times New Roman"/>
          <w:sz w:val="28"/>
          <w:szCs w:val="28"/>
        </w:rPr>
        <w:t>Table S2.Results of Begg’s and Egger’s tests for publication bias.</w:t>
      </w:r>
    </w:p>
    <w:p w:rsidR="000776F9" w:rsidRPr="00FC5EC1" w:rsidRDefault="000776F9" w:rsidP="000776F9">
      <w:pPr>
        <w:rPr>
          <w:rFonts w:ascii="Times New Roman" w:hAnsi="Times New Roman" w:cs="Times New Roman"/>
          <w:sz w:val="28"/>
          <w:szCs w:val="28"/>
        </w:rPr>
      </w:pPr>
      <w:r w:rsidRPr="00FC5EC1">
        <w:rPr>
          <w:rFonts w:ascii="Times New Roman" w:hAnsi="Times New Roman" w:cs="Times New Roman"/>
          <w:sz w:val="28"/>
          <w:szCs w:val="28"/>
        </w:rPr>
        <w:object w:dxaOrig="7990" w:dyaOrig="2540">
          <v:shape id="_x0000_i1026" type="#_x0000_t75" style="width:399.95pt;height:127.65pt" o:ole="">
            <v:imagedata r:id="rId8" o:title=""/>
            <o:lock v:ext="edit" aspectratio="f"/>
          </v:shape>
          <o:OLEObject Type="Embed" ProgID="Excel.Sheet.12" ShapeID="_x0000_i1026" DrawAspect="Content" ObjectID="_1772911502" r:id="rId9"/>
        </w:object>
      </w:r>
    </w:p>
    <w:p w:rsidR="000776F9" w:rsidRPr="00FC5EC1" w:rsidRDefault="000776F9" w:rsidP="000776F9">
      <w:pPr>
        <w:rPr>
          <w:rFonts w:ascii="Times New Roman" w:hAnsi="Times New Roman" w:cs="Times New Roman"/>
          <w:sz w:val="28"/>
          <w:szCs w:val="28"/>
        </w:rPr>
      </w:pPr>
      <w:r w:rsidRPr="00FC5EC1">
        <w:rPr>
          <w:rFonts w:ascii="Times New Roman" w:hAnsi="Times New Roman" w:cs="Times New Roman"/>
          <w:sz w:val="28"/>
          <w:szCs w:val="28"/>
        </w:rPr>
        <w:t>If P</w:t>
      </w:r>
      <w:r w:rsidRPr="00FC5EC1">
        <w:rPr>
          <w:rFonts w:ascii="Times New Roman" w:hAnsi="Times New Roman" w:cs="Times New Roman"/>
          <w:sz w:val="28"/>
          <w:szCs w:val="28"/>
        </w:rPr>
        <w:t>＜</w:t>
      </w:r>
      <w:r w:rsidRPr="00FC5EC1">
        <w:rPr>
          <w:rFonts w:ascii="Times New Roman" w:hAnsi="Times New Roman" w:cs="Times New Roman"/>
          <w:sz w:val="28"/>
          <w:szCs w:val="28"/>
        </w:rPr>
        <w:t xml:space="preserve">0.05, the results are in bold. </w:t>
      </w:r>
    </w:p>
    <w:p w:rsidR="000776F9" w:rsidRPr="00FC5EC1" w:rsidRDefault="000776F9" w:rsidP="000776F9">
      <w:pPr>
        <w:rPr>
          <w:rFonts w:ascii="Times New Roman" w:hAnsi="Times New Roman" w:cs="Times New Roman"/>
          <w:sz w:val="28"/>
          <w:szCs w:val="28"/>
        </w:rPr>
      </w:pPr>
    </w:p>
    <w:p w:rsidR="000776F9" w:rsidRPr="00FC5EC1" w:rsidRDefault="000776F9" w:rsidP="000776F9">
      <w:pPr>
        <w:rPr>
          <w:rFonts w:ascii="Times New Roman" w:hAnsi="Times New Roman" w:cs="Times New Roman"/>
          <w:sz w:val="28"/>
          <w:szCs w:val="28"/>
        </w:rPr>
      </w:pPr>
      <w:r w:rsidRPr="00FC5EC1">
        <w:rPr>
          <w:rFonts w:ascii="Times New Roman" w:hAnsi="Times New Roman" w:cs="Times New Roman"/>
          <w:sz w:val="28"/>
          <w:szCs w:val="28"/>
        </w:rPr>
        <w:lastRenderedPageBreak/>
        <w:t>Table S3. The Top 100 Genes Most Closely Associated with LINC-PINT</w:t>
      </w:r>
    </w:p>
    <w:p w:rsidR="000776F9" w:rsidRPr="00FC5EC1" w:rsidRDefault="000776F9" w:rsidP="000776F9">
      <w:pPr>
        <w:spacing w:line="480" w:lineRule="auto"/>
        <w:rPr>
          <w:rFonts w:ascii="Arial" w:hAnsi="Arial" w:cs="Arial"/>
          <w:sz w:val="20"/>
        </w:rPr>
      </w:pPr>
    </w:p>
    <w:tbl>
      <w:tblPr>
        <w:tblW w:w="4749" w:type="dxa"/>
        <w:tblInd w:w="108" w:type="dxa"/>
        <w:tblLook w:val="04A0" w:firstRow="1" w:lastRow="0" w:firstColumn="1" w:lastColumn="0" w:noHBand="0" w:noVBand="1"/>
      </w:tblPr>
      <w:tblGrid>
        <w:gridCol w:w="2231"/>
        <w:gridCol w:w="2838"/>
        <w:gridCol w:w="960"/>
      </w:tblGrid>
      <w:tr w:rsidR="000776F9" w:rsidRPr="00FC5EC1" w:rsidTr="00592779">
        <w:trPr>
          <w:trHeight w:val="279"/>
        </w:trPr>
        <w:tc>
          <w:tcPr>
            <w:tcW w:w="16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Gene Symbol</w:t>
            </w:r>
          </w:p>
        </w:tc>
        <w:tc>
          <w:tcPr>
            <w:tcW w:w="21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Gene ID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PCC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5-1057I20.4</w:t>
            </w:r>
          </w:p>
        </w:tc>
        <w:tc>
          <w:tcPr>
            <w:tcW w:w="21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68069.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73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ARMCX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9644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7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MAN2C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4040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7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SLC25A27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53291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7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WDR19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57796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7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ZH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08799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POU6F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84271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ZNF540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71817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8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7F17.8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3729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8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PNISR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32424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8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lastRenderedPageBreak/>
              <w:t>RP11-87H9.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80077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7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CLK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013441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7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KLHDC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97776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7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3-516M14.10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588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7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RN3P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48124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ZNF767P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33624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SYNE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31018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LENG8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67615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UFY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018189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TTC1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63728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ARGLU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34884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NICN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45029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SAFB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30254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lastRenderedPageBreak/>
              <w:t>APBB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13108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AC005519.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58559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LINC0089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3570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ZNF47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9626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5-855D21.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281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ZNF7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065029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GPRASP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98932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5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106M3.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60729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4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PHF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12511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4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CELF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40488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4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LINC0089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41769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4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TUBGCP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28159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4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XRB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04231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4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lastRenderedPageBreak/>
              <w:t>ZMAT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66432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3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CTD-2270P14.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60565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3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ZNF8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67766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3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PKMP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2056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3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BM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004534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3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LUC7L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007392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3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DDX17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00201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3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NPHP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13971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3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CLCN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011021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TNS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11077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AHSA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73209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972P1.7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803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TSPYL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84205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lastRenderedPageBreak/>
              <w:t>ARHGEF17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10237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BM5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003756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SH3BP5-AS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2466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64K12.8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5921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ZSCAN18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21413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2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KIAA0895L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96123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TBRG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54144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228B15.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2503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IC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66405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44F14.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972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5-855D21.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224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ANP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25125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SRSF5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0065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lastRenderedPageBreak/>
              <w:t>RP11-441O15.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2493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AC005154.7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4448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CHD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73575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TAF1C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03168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1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DMTF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35164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59C5.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3599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311P8.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32186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SIN3B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2751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TRIM5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83718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KLF3-AS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3116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LINC00115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2588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1114A5.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3261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AD51-AS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45849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lastRenderedPageBreak/>
              <w:t>PAN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35473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AC114730.1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3535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U2AF1L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61265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ING5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68395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MLLT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502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AKAP8L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011243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WDR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78252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6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BMS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44642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MAGI2-AS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34456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MSANTD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20458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MICU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5597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NPC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85946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CROCCP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080947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lastRenderedPageBreak/>
              <w:t>RP4-800G7.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4456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-59D14.5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63345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CREBZF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37504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FAM160B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58863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3-406P24.5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9926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3-329A5.8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2374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ITPR1-AS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31249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164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TTLL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14021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AC005104.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23374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XD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187609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AC005253.2</w:t>
            </w:r>
          </w:p>
        </w:tc>
        <w:tc>
          <w:tcPr>
            <w:tcW w:w="21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68030.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  <w:tr w:rsidR="000776F9" w:rsidRPr="00FC5EC1" w:rsidTr="00592779">
        <w:trPr>
          <w:trHeight w:val="279"/>
        </w:trPr>
        <w:tc>
          <w:tcPr>
            <w:tcW w:w="1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RP11-346C20.3</w:t>
            </w:r>
          </w:p>
        </w:tc>
        <w:tc>
          <w:tcPr>
            <w:tcW w:w="21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ENSG00000271009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776F9" w:rsidRPr="00FC5EC1" w:rsidRDefault="000776F9" w:rsidP="00592779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</w:pPr>
            <w:r w:rsidRPr="00FC5EC1">
              <w:rPr>
                <w:rFonts w:ascii="Times New Roman" w:eastAsia="等线" w:hAnsi="Times New Roman" w:cs="Times New Roman"/>
                <w:color w:val="000000"/>
                <w:kern w:val="0"/>
                <w:sz w:val="28"/>
                <w:szCs w:val="28"/>
              </w:rPr>
              <w:t>0.59</w:t>
            </w:r>
          </w:p>
        </w:tc>
      </w:tr>
    </w:tbl>
    <w:p w:rsidR="000776F9" w:rsidRDefault="000776F9" w:rsidP="000776F9">
      <w:pPr>
        <w:rPr>
          <w:rFonts w:ascii="Times New Roman" w:hAnsi="Times New Roman" w:cs="Times New Roman"/>
          <w:sz w:val="28"/>
          <w:szCs w:val="28"/>
        </w:rPr>
      </w:pPr>
    </w:p>
    <w:p w:rsidR="000776F9" w:rsidRDefault="000776F9" w:rsidP="000776F9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lastRenderedPageBreak/>
        <w:t>Table S4:</w:t>
      </w:r>
      <w:r w:rsidRPr="004B24F9">
        <w:rPr>
          <w:rFonts w:ascii="Times New Roman" w:hAnsi="Times New Roman" w:cs="Times New Roman"/>
          <w:sz w:val="28"/>
          <w:szCs w:val="28"/>
        </w:rPr>
        <w:t>Molecular mechanism of LINC-PINT in various tumors</w:t>
      </w:r>
    </w:p>
    <w:tbl>
      <w:tblPr>
        <w:tblW w:w="13575" w:type="dxa"/>
        <w:tblLook w:val="04A0" w:firstRow="1" w:lastRow="0" w:firstColumn="1" w:lastColumn="0" w:noHBand="0" w:noVBand="1"/>
      </w:tblPr>
      <w:tblGrid>
        <w:gridCol w:w="3652"/>
        <w:gridCol w:w="3544"/>
        <w:gridCol w:w="4961"/>
        <w:gridCol w:w="1418"/>
      </w:tblGrid>
      <w:tr w:rsidR="000776F9" w:rsidRPr="00221987" w:rsidTr="00592779">
        <w:trPr>
          <w:trHeight w:val="279"/>
        </w:trPr>
        <w:tc>
          <w:tcPr>
            <w:tcW w:w="36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Cancers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Regulatory relationship</w:t>
            </w:r>
          </w:p>
        </w:tc>
        <w:tc>
          <w:tcPr>
            <w:tcW w:w="4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henotype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Reference</w:t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Nasopharyngeal cancer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ATM/ATR-Chk1/Chk2</w:t>
            </w:r>
          </w:p>
        </w:tc>
        <w:tc>
          <w:tcPr>
            <w:tcW w:w="49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DNA repair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XYW5nPC9BdXRob3I+PFllYXI+MjAyMTwvWWVhcj48UmVj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XYW5nPC9BdXRob3I+PFllYXI+MjAyMTwvWWVhcj48UmVj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1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Hepatocellular carcinoma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FOXM1/PHB2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cellular senescenc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YaWFuZzwvQXV0aG9yPjxZZWFyPjIwMjE8L1llYXI+PFJl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YaWFuZzwvQXV0aG9yPjxZZWFyPjIwMjE8L1llYXI+PFJl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2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Hamper retinoblastoma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miR-523-3p/Dickkopf-1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invasion and migrat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aaG91PC9BdXRob3I+PFllYXI+MjAyMDwvWWVhcj48UmVj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aaG91PC9BdXRob3I+PFllYXI+MjAyMDwvWWVhcj48UmVj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3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Ovarian cancer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miR-374a-5p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roliferation, migration and invas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&lt;EndNote&gt;&lt;Cite&gt;&lt;Author&gt;Hao&lt;/Author&gt;&lt;Year&gt;2020&lt;/Year&gt;&lt;RecNum&gt;445&lt;/RecNum&gt;&lt;DisplayText&gt;&lt;style face="superscript"&gt;4&lt;/style&gt;&lt;/DisplayText&gt;&lt;record&gt;&lt;rec-number&gt;445&lt;/rec-number&gt;&lt;foreign-keys&gt;&lt;key app="EN" db-id="2fwwawr2bzawzrettzzxdd2ktw2vxz5ds0ff" timestamp="1686040975"&gt;445&lt;/key&gt;&lt;/foreign-keys&gt;&lt;ref-type name="Journal Article"&gt;17&lt;/ref-type&gt;&lt;contributors&gt;&lt;authors&gt;&lt;author&gt;Hao, T.&lt;/author&gt;&lt;author&gt;Huang, S.&lt;/author&gt;&lt;author&gt;Han, F.&lt;/author&gt;&lt;/authors&gt;&lt;/contributors&gt;&lt;auth-address&gt;Department of Pathology, Heze Municipal Hospital, Heze, China.&amp;#xD;Department of Oncology, Heze Municipal Hospital, Heze, China.&lt;/auth-address&gt;&lt;titles&gt;&lt;title&gt;LINC-PINT suppresses tumour cell proliferation, migration and invasion through targeting miR-374a-5p in ovarian cancer&lt;/title&gt;&lt;secondary-title&gt;Cell Biochem Funct&lt;/secondary-title&gt;&lt;/titles&gt;&lt;periodical&gt;&lt;full-title&gt;Cell Biochem Funct&lt;/full-title&gt;&lt;/periodical&gt;&lt;pages&gt;1089-1099&lt;/pages&gt;&lt;volume&gt;38&lt;/volume&gt;&lt;number&gt;8&lt;/number&gt;&lt;edition&gt;2020/07/09&lt;/edition&gt;&lt;keywords&gt;&lt;keyword&gt;Cell Line, Tumor&lt;/keyword&gt;&lt;keyword&gt;*Cell Movement&lt;/keyword&gt;&lt;keyword&gt;*Cell Proliferation&lt;/keyword&gt;&lt;keyword&gt;Female&lt;/keyword&gt;&lt;keyword&gt;Humans&lt;/keyword&gt;&lt;keyword&gt;MicroRNAs/genetics/*metabolism&lt;/keyword&gt;&lt;keyword&gt;Neoplasm Invasiveness&lt;/keyword&gt;&lt;keyword&gt;Ovarian Neoplasms/genetics/*metabolism/pathology&lt;/keyword&gt;&lt;keyword&gt;RNA, Long Noncoding/genetics/*metabolism&lt;/keyword&gt;&lt;keyword&gt;RNA, Neoplasm/genetics/*metabolism&lt;/keyword&gt;&lt;keyword&gt;Linc-pint&lt;/keyword&gt;&lt;keyword&gt;miR-374a-5p&lt;/keyword&gt;&lt;keyword&gt;migration&lt;/keyword&gt;&lt;keyword&gt;ovarian cancer&lt;/keyword&gt;&lt;keyword&gt;proliferation&lt;/keyword&gt;&lt;/keywords&gt;&lt;dates&gt;&lt;year&gt;2020&lt;/year&gt;&lt;pub-dates&gt;&lt;date&gt;Dec&lt;/date&gt;&lt;/pub-dates&gt;&lt;/dates&gt;&lt;isbn&gt;0263-6484&lt;/isbn&gt;&lt;accession-num&gt;32638404&lt;/accession-num&gt;&lt;urls&gt;&lt;/urls&gt;&lt;electronic-resource-num&gt;10.1002/cbf.3565&lt;/electronic-resource-num&gt;&lt;remote-database-provider&gt;NLM&lt;/remote-database-provider&gt;&lt;language&gt;eng&lt;/language&gt;&lt;/record&gt;&lt;/Cite&gt;&lt;/EndNote&gt;</w:instrTex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4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Gastric cancer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miR-21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roliferation, migration, and invas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GZW5nPC9BdXRob3I+PFllYXI+MjAxOTwvWWVhcj48UmVj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GZW5nPC9BdXRob3I+PFllYXI+MjAxOTwvWWVhcj48UmVj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5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kern w:val="0"/>
                <w:sz w:val="28"/>
                <w:szCs w:val="2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TCSC3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tumor growth and cancer cell stemnes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&lt;EndNote&gt;&lt;Cite&gt;&lt;Author&gt;Hong&lt;/Author&gt;&lt;Year&gt;2019&lt;/Year&gt;&lt;RecNum&gt;458&lt;/RecNum&gt;&lt;DisplayText&gt;&lt;style face="superscript"&gt;6&lt;/style&gt;&lt;/DisplayText&gt;&lt;record&gt;&lt;rec-number&gt;458&lt;/rec-number&gt;&lt;foreign-keys&gt;&lt;key app="EN" db-id="2fwwawr2bzawzrettzzxdd2ktw2vxz5ds0ff" timestamp="1686042787"&gt;458&lt;/key&gt;&lt;/foreign-keys&gt;&lt;ref-type name="Journal Article"&gt;17&lt;/ref-type&gt;&lt;contributors&gt;&lt;authors&gt;&lt;author&gt;Hong, L.&lt;/author&gt;&lt;author&gt;Wang, H.&lt;/author&gt;&lt;author&gt;Wang, J.&lt;/author&gt;&lt;author&gt;Wei, S.&lt;/author&gt;&lt;author&gt;Zhang, F.&lt;/author&gt;&lt;author&gt;Han, J.&lt;/author&gt;&lt;author&gt;Liu, Y.&lt;/author&gt;&lt;author&gt;Ma, M.&lt;/author&gt;&lt;author&gt;Liu, C.&lt;/author&gt;&lt;author&gt;Xu, Y.&lt;/author&gt;&lt;author&gt;Jiang, D.&lt;/author&gt;&lt;/authors&gt;&lt;/contributors&gt;&lt;auth-address&gt;Department of Medical Oncology, Fourth Hospital of Hebei Medical University, Shijiazhuang, Hebei 050011, People&amp;apos;s Republic of China.&amp;#xD;Examination and Training Center Health and Family Planning Commission of Hebei, Shijiazhuang, Hebei 050051, People&amp;apos;s Republic of China.&lt;/auth-address&gt;&lt;titles&gt;&lt;title&gt;LncRNA PTCSC3 Inhibits Tumor Growth and Cancer Cell Stemness in Gastric Cancer by Interacting with lncRNA Linc-pint&lt;/title&gt;&lt;secondary-title&gt;Cancer Manag Res&lt;/secondary-title&gt;&lt;/titles&gt;&lt;periodical&gt;&lt;full-title&gt;Cancer Manag Res&lt;/full-title&gt;&lt;/periodical&gt;&lt;pages&gt;10393-10399&lt;/pages&gt;&lt;volume&gt;11&lt;/volume&gt;&lt;edition&gt;2019/12/19&lt;/edition&gt;&lt;keywords&gt;&lt;keyword&gt;gastric cancer&lt;/keyword&gt;&lt;keyword&gt;growth&lt;/keyword&gt;&lt;keyword&gt;lncRNA Linc-pint&lt;/keyword&gt;&lt;keyword&gt;lncRNA PTCSC3&lt;/keyword&gt;&lt;keyword&gt;stemness&lt;/keyword&gt;&lt;/keywords&gt;&lt;dates&gt;&lt;year&gt;2019&lt;/year&gt;&lt;/dates&gt;&lt;isbn&gt;1179-1322 (Print)&amp;#xD;1179-1322&lt;/isbn&gt;&lt;accession-num&gt;31849528&lt;/accession-num&gt;&lt;urls&gt;&lt;/urls&gt;&lt;custom2&gt;PMC6911807&lt;/custom2&gt;&lt;electronic-resource-num&gt;10.2147/cmar.S231369&lt;/electronic-resource-num&gt;&lt;remote-database-provider&gt;NLM&lt;/remote-database-provider&gt;&lt;language&gt;eng&lt;/language&gt;&lt;/record&gt;&lt;/Cite&gt;&lt;/EndNote&gt;</w:instrTex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6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kern w:val="0"/>
                <w:sz w:val="28"/>
                <w:szCs w:val="2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HIF</w:t>
            </w: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noBreakHyphen/>
              <w:t>1α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roliferat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等线" w:hAnsi="Times New Roman" w:cs="Times New Roman"/>
                <w:sz w:val="28"/>
                <w:szCs w:val="28"/>
              </w:rPr>
              <w:fldChar w:fldCharType="begin">
                <w:fldData xml:space="preserve">PEVuZE5vdGU+PENpdGU+PEF1dGhvcj5Ib25nPC9BdXRob3I+PFllYXI+MjAxOTwvWWVhcj48UmVj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eastAsia="等线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sz w:val="28"/>
                <w:szCs w:val="28"/>
              </w:rPr>
              <w:fldChar w:fldCharType="begin">
                <w:fldData xml:space="preserve">PEVuZE5vdGU+PENpdGU+PEF1dGhvcj5Ib25nPC9BdXRob3I+PFllYXI+MjAxOTwvWWVhcj48UmVj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eastAsia="等线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sz w:val="28"/>
                <w:szCs w:val="28"/>
              </w:rPr>
            </w:r>
            <w:r>
              <w:rPr>
                <w:rFonts w:ascii="Times New Roman" w:eastAsia="等线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eastAsia="等线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eastAsia="等线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eastAsia="等线" w:hAnsi="Times New Roman" w:cs="Times New Roman"/>
                <w:noProof/>
                <w:sz w:val="28"/>
                <w:szCs w:val="28"/>
                <w:vertAlign w:val="superscript"/>
              </w:rPr>
              <w:t>7</w:t>
            </w:r>
            <w:r w:rsidRPr="00221987">
              <w:rPr>
                <w:rFonts w:ascii="Times New Roman" w:eastAsia="等线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Lung cancer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miR-543/PTEN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FF0653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roliferat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XYW5nPC9BdXRob3I+PFllYXI+MjAyMDwvWWVhcj48UmVj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XYW5nPC9BdXRob3I+PFllYXI+MjAyMDwvWWVhcj48UmVj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8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Triple-negative breast cancer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RNA-binding protein NONO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aclitaxel resistanc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DaGVuPC9BdXRob3I+PFllYXI+MjAyMDwvWWVhcj48UmVj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DaGVuPC9BdXRob3I+PFllYXI+MjAyMDwvWWVhcj48UmVj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9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NSCLC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miR-218-5p/PDCD4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FF0653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roliferat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aaGFuZzwvQXV0aG9yPjxZZWFyPjIwMTk8L1llYXI+PFJl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aaGFuZzwvQXV0aG9yPjxZZWFyPjIwMTk8L1llYXI+PFJl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10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59277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eastAsia="楷体" w:hAnsi="Times New Roman" w:cs="Times New Roman" w:hint="eastAsia"/>
                <w:color w:val="000000"/>
                <w:kern w:val="0"/>
                <w:sz w:val="28"/>
                <w:szCs w:val="28"/>
              </w:rPr>
              <w:t>cc</w:t>
            </w:r>
            <w:r w:rsidR="000776F9"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RC</w:t>
            </w:r>
            <w:r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C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EZH2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cell proliferat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EdWFuPC9BdXRob3I+PFllYXI+MjAxOTwvWWVhcj48UmVj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EdWFuPC9BdXRob3I+PFllYXI+MjAxOTwvWWVhcj48UmVj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11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lastRenderedPageBreak/>
              <w:t>ESCA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miR-543 and miR-576-5p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roliferati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aaGFuZzwvQXV0aG9yPjxZZWFyPjIwMTk8L1llYXI+PFJl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aaGFuZzwvQXV0aG9yPjxZZWFyPjIwMTk8L1llYXI+PFJl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12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kern w:val="0"/>
                <w:sz w:val="28"/>
                <w:szCs w:val="2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miRNA-21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recurrenc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Sb25nPC9BdXRob3I+PFllYXI+MjAyMTwvWWVhcj48UmVj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Sb25nPC9BdXRob3I+PFllYXI+MjAyMTwvWWVhcj48UmVj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13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Bladder Cancer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miR-155-5p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FF0653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roliferation</w:t>
            </w:r>
            <w:bookmarkStart w:id="0" w:name="_GoBack"/>
            <w:bookmarkEnd w:id="0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&lt;EndNote&gt;&lt;Cite&gt;&lt;Author&gt;Han&lt;/Author&gt;&lt;Year&gt;2021&lt;/Year&gt;&lt;RecNum&gt;449&lt;/RecNum&gt;&lt;DisplayText&gt;&lt;style face="superscript"&gt;14&lt;/style&gt;&lt;/DisplayText&gt;&lt;record&gt;&lt;rec-number&gt;449&lt;/rec-number&gt;&lt;foreign-keys&gt;&lt;key app="EN" db-id="2fwwawr2bzawzrettzzxdd2ktw2vxz5ds0ff" timestamp="1686041490"&gt;449&lt;/key&gt;&lt;/foreign-keys&gt;&lt;ref-type name="Journal Article"&gt;17&lt;/ref-type&gt;&lt;contributors&gt;&lt;authors&gt;&lt;author&gt;Han, X.&lt;/author&gt;&lt;author&gt;Liu, J.&lt;/author&gt;&lt;author&gt;Liu, Y.&lt;/author&gt;&lt;author&gt;Mou, L.&lt;/author&gt;&lt;author&gt;Li, C.&lt;/author&gt;&lt;/authors&gt;&lt;/contributors&gt;&lt;auth-address&gt;Department of Urology, Affiliated Hospital of Weifang Medical University, Weifang, Shandong, 261031, People&amp;apos;s Republic of China.&amp;#xD;Department of Pathology, Weifang Traditional Chinese Hospital, Weifang, Shandong, 261041, People&amp;apos;s Republic of China.&lt;/auth-address&gt;&lt;titles&gt;&lt;title&gt;LINC-PINT Inhibited Malignant Progression of Bladder Cancer by Targeting miR-155-5p&lt;/title&gt;&lt;secondary-title&gt;Cancer Manag Res&lt;/secondary-title&gt;&lt;/titles&gt;&lt;periodical&gt;&lt;full-title&gt;Cancer Manag Res&lt;/full-title&gt;&lt;/periodical&gt;&lt;pages&gt;4393-4401&lt;/pages&gt;&lt;volume&gt;13&lt;/volume&gt;&lt;edition&gt;2021/06/10&lt;/edition&gt;&lt;keywords&gt;&lt;keyword&gt;Linc-pint&lt;/keyword&gt;&lt;keyword&gt;bladder cancer&lt;/keyword&gt;&lt;keyword&gt;inhibited&lt;/keyword&gt;&lt;keyword&gt;miR-155-5p&lt;/keyword&gt;&lt;keyword&gt;progression&lt;/keyword&gt;&lt;/keywords&gt;&lt;dates&gt;&lt;year&gt;2021&lt;/year&gt;&lt;/dates&gt;&lt;isbn&gt;1179-1322 (Print)&amp;#xD;1179-1322&lt;/isbn&gt;&lt;accession-num&gt;34103994&lt;/accession-num&gt;&lt;urls&gt;&lt;/urls&gt;&lt;custom2&gt;PMC8179740&lt;/custom2&gt;&lt;electronic-resource-num&gt;10.2147/cmar.S305547&lt;/electronic-resource-num&gt;&lt;remote-database-provider&gt;NLM&lt;/remote-database-provider&gt;&lt;language&gt;eng&lt;/language&gt;&lt;/record&gt;&lt;/Cite&gt;&lt;/EndNote&gt;</w:instrTex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14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Laryngeal carcinoma</w:t>
            </w:r>
          </w:p>
        </w:tc>
        <w:tc>
          <w:tcPr>
            <w:tcW w:w="35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miR-425-5p/PTCH1/SHH</w:t>
            </w:r>
          </w:p>
        </w:tc>
        <w:tc>
          <w:tcPr>
            <w:tcW w:w="49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cell stemness and chemoresistance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ZdWFuPC9BdXRob3I+PFllYXI+MjAxOTwvWWVhcj48UmVj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ZdWFuPC9BdXRob3I+PFllYXI+MjAxOTwvWWVhcj48UmVj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15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  <w:tr w:rsidR="000776F9" w:rsidRPr="00221987" w:rsidTr="00592779">
        <w:trPr>
          <w:trHeight w:val="279"/>
        </w:trPr>
        <w:tc>
          <w:tcPr>
            <w:tcW w:w="3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kern w:val="0"/>
                <w:sz w:val="28"/>
                <w:szCs w:val="2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EZH2/ZEB1</w:t>
            </w:r>
          </w:p>
        </w:tc>
        <w:tc>
          <w:tcPr>
            <w:tcW w:w="49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  <w:t>proliferation, migration and invasion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776F9" w:rsidRPr="00221987" w:rsidRDefault="000776F9" w:rsidP="00592779">
            <w:pPr>
              <w:widowControl/>
              <w:jc w:val="left"/>
              <w:rPr>
                <w:rFonts w:ascii="Times New Roman" w:eastAsia="楷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ZYW5nPC9BdXRob3I+PFllYXI+MjAyMTwvWWVhcj48UmVj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ZYW5nPC9BdXRob3I+PFllYXI+MjAyMTwvWWVhcj48UmVj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 w:rsidRPr="009967B6">
              <w:rPr>
                <w:rFonts w:ascii="Times New Roman" w:hAnsi="Times New Roman" w:cs="Times New Roman"/>
                <w:noProof/>
                <w:sz w:val="28"/>
                <w:szCs w:val="28"/>
                <w:vertAlign w:val="superscript"/>
              </w:rPr>
              <w:t>16</w:t>
            </w:r>
            <w:r w:rsidRPr="00221987"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</w:tbl>
    <w:p w:rsidR="000776F9" w:rsidRDefault="000776F9" w:rsidP="000776F9">
      <w:pPr>
        <w:rPr>
          <w:rFonts w:ascii="Times New Roman" w:hAnsi="Times New Roman" w:cs="Times New Roman"/>
          <w:sz w:val="28"/>
          <w:szCs w:val="28"/>
        </w:rPr>
      </w:pPr>
    </w:p>
    <w:p w:rsidR="000776F9" w:rsidRPr="00221987" w:rsidRDefault="000776F9" w:rsidP="000776F9">
      <w:pPr>
        <w:pStyle w:val="EndNoteBibliography"/>
        <w:ind w:left="720" w:hanging="720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Pr="00221987">
        <w:t>1.</w:t>
      </w:r>
      <w:r w:rsidRPr="00221987">
        <w:tab/>
        <w:t>Y. H. Wang</w:t>
      </w:r>
      <w:r w:rsidRPr="00221987">
        <w:rPr>
          <w:i/>
        </w:rPr>
        <w:t xml:space="preserve"> et al.</w:t>
      </w:r>
      <w:r w:rsidRPr="00221987">
        <w:t xml:space="preserve">, LINC-PINT impedes DNA repair and enhances radiotherapeutic response by targeting DNA-PKcs in nasopharyngeal cancer. </w:t>
      </w:r>
      <w:r w:rsidRPr="00221987">
        <w:rPr>
          <w:i/>
        </w:rPr>
        <w:t>Cell Death Dis</w:t>
      </w:r>
      <w:r w:rsidRPr="00221987">
        <w:t xml:space="preserve"> </w:t>
      </w:r>
      <w:r w:rsidRPr="00221987">
        <w:rPr>
          <w:b/>
        </w:rPr>
        <w:t>12</w:t>
      </w:r>
      <w:r w:rsidRPr="00221987">
        <w:t>, 454 (2021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2.</w:t>
      </w:r>
      <w:r w:rsidRPr="00221987">
        <w:tab/>
        <w:t>X. Xiang</w:t>
      </w:r>
      <w:r w:rsidRPr="00221987">
        <w:rPr>
          <w:i/>
        </w:rPr>
        <w:t xml:space="preserve"> et al.</w:t>
      </w:r>
      <w:r w:rsidRPr="00221987">
        <w:t xml:space="preserve">, Cellular senescence in hepatocellular carcinoma induced by a long non-coding RNA-encoded peptide PINT87aa by blocking FOXM1-mediated PHB2. </w:t>
      </w:r>
      <w:r w:rsidRPr="00221987">
        <w:rPr>
          <w:i/>
        </w:rPr>
        <w:t>Theranostics</w:t>
      </w:r>
      <w:r w:rsidRPr="00221987">
        <w:t xml:space="preserve"> </w:t>
      </w:r>
      <w:r w:rsidRPr="00221987">
        <w:rPr>
          <w:b/>
        </w:rPr>
        <w:t>11</w:t>
      </w:r>
      <w:r w:rsidRPr="00221987">
        <w:t>, 4929-4944 (2021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3.</w:t>
      </w:r>
      <w:r w:rsidRPr="00221987">
        <w:tab/>
        <w:t>X. Zhou</w:t>
      </w:r>
      <w:r w:rsidRPr="00221987">
        <w:rPr>
          <w:i/>
        </w:rPr>
        <w:t xml:space="preserve"> et al.</w:t>
      </w:r>
      <w:r w:rsidRPr="00221987">
        <w:t xml:space="preserve">, LncRNA Linc-PINT inhibits miR-523-3p to hamper retinoblastoma progression by upregulating Dickkopf-1 (DKK1). </w:t>
      </w:r>
      <w:r w:rsidRPr="00221987">
        <w:rPr>
          <w:i/>
        </w:rPr>
        <w:t>Biochem Biophys Res Commun</w:t>
      </w:r>
      <w:r w:rsidRPr="00221987">
        <w:t xml:space="preserve"> </w:t>
      </w:r>
      <w:r w:rsidRPr="00221987">
        <w:rPr>
          <w:b/>
        </w:rPr>
        <w:t>530</w:t>
      </w:r>
      <w:r w:rsidRPr="00221987">
        <w:t>, 47-53 (2020).</w:t>
      </w:r>
    </w:p>
    <w:p w:rsidR="000776F9" w:rsidRPr="00221987" w:rsidRDefault="000776F9" w:rsidP="000776F9">
      <w:pPr>
        <w:pStyle w:val="EndNoteBibliography"/>
        <w:ind w:left="720" w:hanging="720"/>
      </w:pPr>
      <w:r>
        <w:t>4.</w:t>
      </w:r>
      <w:r>
        <w:tab/>
        <w:t xml:space="preserve">T. Hao, S. Huang </w:t>
      </w:r>
      <w:r>
        <w:rPr>
          <w:rFonts w:hint="eastAsia"/>
        </w:rPr>
        <w:t>and</w:t>
      </w:r>
      <w:r w:rsidRPr="00221987">
        <w:t xml:space="preserve"> F. Han, LINC-PINT suppresses tumour cell proliferation, migration and invasion through targeting miR-374a-5p in ovarian cancer. </w:t>
      </w:r>
      <w:r w:rsidRPr="00221987">
        <w:rPr>
          <w:i/>
        </w:rPr>
        <w:t>Cell Biochem Funct</w:t>
      </w:r>
      <w:r w:rsidRPr="00221987">
        <w:t xml:space="preserve"> </w:t>
      </w:r>
      <w:r w:rsidRPr="00221987">
        <w:rPr>
          <w:b/>
        </w:rPr>
        <w:t>38</w:t>
      </w:r>
      <w:r w:rsidRPr="00221987">
        <w:t>, 1089-1099 (2020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5.</w:t>
      </w:r>
      <w:r w:rsidRPr="00221987">
        <w:tab/>
        <w:t>H. Feng</w:t>
      </w:r>
      <w:r w:rsidRPr="00221987">
        <w:rPr>
          <w:i/>
        </w:rPr>
        <w:t xml:space="preserve"> et al.</w:t>
      </w:r>
      <w:r w:rsidRPr="00221987">
        <w:t xml:space="preserve">, Long noncoding RNA LINC-PINT is inhibited in gastric cancer and predicts poor survival. </w:t>
      </w:r>
      <w:r w:rsidRPr="00221987">
        <w:rPr>
          <w:i/>
        </w:rPr>
        <w:t>J Cell Biochem</w:t>
      </w:r>
      <w:r w:rsidRPr="00221987">
        <w:t xml:space="preserve"> </w:t>
      </w:r>
      <w:r w:rsidRPr="00221987">
        <w:rPr>
          <w:b/>
        </w:rPr>
        <w:t>120</w:t>
      </w:r>
      <w:r w:rsidRPr="00221987">
        <w:t>, 9594-9600 (2019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6.</w:t>
      </w:r>
      <w:r w:rsidRPr="00221987">
        <w:tab/>
        <w:t>L. Hong</w:t>
      </w:r>
      <w:r w:rsidRPr="00221987">
        <w:rPr>
          <w:i/>
        </w:rPr>
        <w:t xml:space="preserve"> et al.</w:t>
      </w:r>
      <w:r w:rsidRPr="00221987">
        <w:t xml:space="preserve">, LncRNA PTCSC3 Inhibits Tumor Growth and Cancer Cell Stemness in Gastric Cancer by Interacting with lncRNA Linc-pint. </w:t>
      </w:r>
      <w:r w:rsidRPr="00221987">
        <w:rPr>
          <w:i/>
        </w:rPr>
        <w:t>Cancer Manag Res</w:t>
      </w:r>
      <w:r w:rsidRPr="00221987">
        <w:t xml:space="preserve"> </w:t>
      </w:r>
      <w:r w:rsidRPr="00221987">
        <w:rPr>
          <w:b/>
        </w:rPr>
        <w:t>11</w:t>
      </w:r>
      <w:r w:rsidRPr="00221987">
        <w:t>, 10393-10399 (2019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7.</w:t>
      </w:r>
      <w:r w:rsidRPr="00221987">
        <w:tab/>
        <w:t>L. Hong</w:t>
      </w:r>
      <w:r w:rsidRPr="00221987">
        <w:rPr>
          <w:i/>
        </w:rPr>
        <w:t xml:space="preserve"> et al.</w:t>
      </w:r>
      <w:r w:rsidRPr="00221987">
        <w:t>, Linc</w:t>
      </w:r>
      <w:r w:rsidRPr="00221987">
        <w:rPr>
          <w:rFonts w:ascii="Cambria Math" w:hAnsi="Cambria Math" w:cs="Cambria Math"/>
        </w:rPr>
        <w:t>‑</w:t>
      </w:r>
      <w:r w:rsidRPr="00221987">
        <w:t>pint overexpression inhibits the growth of gastric tumors by downregulating HIF</w:t>
      </w:r>
      <w:r w:rsidRPr="00221987">
        <w:rPr>
          <w:rFonts w:ascii="Cambria Math" w:hAnsi="Cambria Math" w:cs="Cambria Math"/>
        </w:rPr>
        <w:t>‑</w:t>
      </w:r>
      <w:r w:rsidRPr="00221987">
        <w:t xml:space="preserve">1α. </w:t>
      </w:r>
      <w:r w:rsidRPr="00221987">
        <w:rPr>
          <w:i/>
        </w:rPr>
        <w:t>Mol Med Rep</w:t>
      </w:r>
      <w:r w:rsidRPr="00221987">
        <w:t xml:space="preserve"> </w:t>
      </w:r>
      <w:r w:rsidRPr="00221987">
        <w:rPr>
          <w:b/>
        </w:rPr>
        <w:t>20</w:t>
      </w:r>
      <w:r w:rsidRPr="00221987">
        <w:t>, 2875-2881 (2019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8.</w:t>
      </w:r>
      <w:r w:rsidRPr="00221987">
        <w:tab/>
        <w:t>S. Wang</w:t>
      </w:r>
      <w:r w:rsidRPr="00221987">
        <w:rPr>
          <w:i/>
        </w:rPr>
        <w:t xml:space="preserve"> et al.</w:t>
      </w:r>
      <w:r w:rsidRPr="00221987">
        <w:t xml:space="preserve">, LINC-PINT alleviates lung cancer progression via sponging miR-543 and inducing PTEN. </w:t>
      </w:r>
      <w:r w:rsidRPr="00221987">
        <w:rPr>
          <w:i/>
        </w:rPr>
        <w:t>Cancer Med</w:t>
      </w:r>
      <w:r w:rsidRPr="00221987">
        <w:t xml:space="preserve"> </w:t>
      </w:r>
      <w:r w:rsidRPr="00221987">
        <w:rPr>
          <w:b/>
        </w:rPr>
        <w:t>9</w:t>
      </w:r>
      <w:r w:rsidRPr="00221987">
        <w:t>, 1999-2009 (2020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9.</w:t>
      </w:r>
      <w:r w:rsidRPr="00221987">
        <w:tab/>
        <w:t>J. Chen</w:t>
      </w:r>
      <w:r w:rsidRPr="00221987">
        <w:rPr>
          <w:i/>
        </w:rPr>
        <w:t xml:space="preserve"> et al.</w:t>
      </w:r>
      <w:r w:rsidRPr="00221987">
        <w:t xml:space="preserve">, Long non-coding RNA LINC-PINT attenuates paclitaxel resistance in triple-negative breast cancer cells via targeting the RNA-binding protein NONO. </w:t>
      </w:r>
      <w:r w:rsidRPr="00221987">
        <w:rPr>
          <w:i/>
        </w:rPr>
        <w:lastRenderedPageBreak/>
        <w:t>Acta Biochim Biophys Sin (Shanghai)</w:t>
      </w:r>
      <w:r w:rsidRPr="00221987">
        <w:t xml:space="preserve"> </w:t>
      </w:r>
      <w:r w:rsidRPr="00221987">
        <w:rPr>
          <w:b/>
        </w:rPr>
        <w:t>52</w:t>
      </w:r>
      <w:r w:rsidRPr="00221987">
        <w:t>, 801-809 (2020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10.</w:t>
      </w:r>
      <w:r w:rsidRPr="00221987">
        <w:tab/>
        <w:t>L. Zhang</w:t>
      </w:r>
      <w:r w:rsidRPr="00221987">
        <w:rPr>
          <w:i/>
        </w:rPr>
        <w:t xml:space="preserve"> et al.</w:t>
      </w:r>
      <w:r w:rsidRPr="00221987">
        <w:t xml:space="preserve">, Long noncoding RNA LINC-PINT inhibits non-small cell lung cancer progression through sponging miR-218-5p/PDCD4. </w:t>
      </w:r>
      <w:r w:rsidRPr="00221987">
        <w:rPr>
          <w:i/>
        </w:rPr>
        <w:t>Artif Cells Nanomed Biotechnol</w:t>
      </w:r>
      <w:r w:rsidRPr="00221987">
        <w:t xml:space="preserve"> </w:t>
      </w:r>
      <w:r w:rsidRPr="00221987">
        <w:rPr>
          <w:b/>
        </w:rPr>
        <w:t>47</w:t>
      </w:r>
      <w:r w:rsidRPr="00221987">
        <w:t>, 1595-1602 (2019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11.</w:t>
      </w:r>
      <w:r w:rsidRPr="00221987">
        <w:tab/>
        <w:t>J. Duan</w:t>
      </w:r>
      <w:r w:rsidRPr="00221987">
        <w:rPr>
          <w:i/>
        </w:rPr>
        <w:t xml:space="preserve"> et al.</w:t>
      </w:r>
      <w:r w:rsidRPr="00221987">
        <w:t xml:space="preserve">, Long noncoding RNA LINC-PINT promotes proliferation through EZH2 and predicts poor prognosis in clear cell renal cell carcinoma. </w:t>
      </w:r>
      <w:r w:rsidRPr="00221987">
        <w:rPr>
          <w:i/>
        </w:rPr>
        <w:t>Onco Targets Ther</w:t>
      </w:r>
      <w:r w:rsidRPr="00221987">
        <w:t xml:space="preserve"> </w:t>
      </w:r>
      <w:r w:rsidRPr="00221987">
        <w:rPr>
          <w:b/>
        </w:rPr>
        <w:t>12</w:t>
      </w:r>
      <w:r w:rsidRPr="00221987">
        <w:t>, 4729-4740 (2019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12.</w:t>
      </w:r>
      <w:r w:rsidRPr="00221987">
        <w:tab/>
        <w:t>L. Zhang</w:t>
      </w:r>
      <w:r w:rsidRPr="00221987">
        <w:rPr>
          <w:i/>
        </w:rPr>
        <w:t xml:space="preserve"> et al.</w:t>
      </w:r>
      <w:r w:rsidRPr="00221987">
        <w:t xml:space="preserve">, Linc-PINT acted as a tumor suppressor by sponging miR-543 and miR-576-5p in esophageal cancer. </w:t>
      </w:r>
      <w:r w:rsidRPr="00221987">
        <w:rPr>
          <w:i/>
        </w:rPr>
        <w:t>J Cell Biochem</w:t>
      </w:r>
      <w:r w:rsidRPr="00221987">
        <w:t xml:space="preserve"> </w:t>
      </w:r>
      <w:r w:rsidRPr="00221987">
        <w:rPr>
          <w:b/>
        </w:rPr>
        <w:t>120</w:t>
      </w:r>
      <w:r w:rsidRPr="00221987">
        <w:t>, 19345-19357 (2019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13.</w:t>
      </w:r>
      <w:r w:rsidRPr="00221987">
        <w:tab/>
        <w:t>H. Rong</w:t>
      </w:r>
      <w:r w:rsidRPr="00221987">
        <w:rPr>
          <w:i/>
        </w:rPr>
        <w:t xml:space="preserve"> et al.</w:t>
      </w:r>
      <w:r w:rsidRPr="00221987">
        <w:t xml:space="preserve">, Downregulation of lncRNA LINC-PINT Participates in the Recurrence of Esophageal Squamous Cell Carcinoma Possibly by Interacting miRNA-21. </w:t>
      </w:r>
      <w:r w:rsidRPr="00221987">
        <w:rPr>
          <w:i/>
        </w:rPr>
        <w:t>Cancer Biother Radiopharm</w:t>
      </w:r>
      <w:r w:rsidRPr="00221987">
        <w:t xml:space="preserve"> </w:t>
      </w:r>
      <w:r w:rsidRPr="00221987">
        <w:rPr>
          <w:b/>
        </w:rPr>
        <w:t>36</w:t>
      </w:r>
      <w:r w:rsidRPr="00221987">
        <w:t>, 273-279 (2021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14.</w:t>
      </w:r>
      <w:r>
        <w:tab/>
        <w:t xml:space="preserve">X. Han, J. Liu, Y. Liu, L. Mou </w:t>
      </w:r>
      <w:r>
        <w:rPr>
          <w:rFonts w:hint="eastAsia"/>
        </w:rPr>
        <w:t>and</w:t>
      </w:r>
      <w:r w:rsidRPr="00221987">
        <w:t xml:space="preserve"> C. Li, LINC-PINT Inhibited Malignant Progression of Bladder Cancer by Targeting miR-155-5p. </w:t>
      </w:r>
      <w:r w:rsidRPr="00221987">
        <w:rPr>
          <w:i/>
        </w:rPr>
        <w:t>Cancer Manag Res</w:t>
      </w:r>
      <w:r w:rsidRPr="00221987">
        <w:t xml:space="preserve"> </w:t>
      </w:r>
      <w:r w:rsidRPr="00221987">
        <w:rPr>
          <w:b/>
        </w:rPr>
        <w:t>13</w:t>
      </w:r>
      <w:r w:rsidRPr="00221987">
        <w:t>, 4393-4401 (2021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15.</w:t>
      </w:r>
      <w:r w:rsidRPr="00221987">
        <w:tab/>
        <w:t>Z. Yuan</w:t>
      </w:r>
      <w:r w:rsidRPr="00221987">
        <w:rPr>
          <w:i/>
        </w:rPr>
        <w:t xml:space="preserve"> et al.</w:t>
      </w:r>
      <w:r w:rsidRPr="00221987">
        <w:t xml:space="preserve">, Long noncoding RNA LINC-PINT regulates laryngeal carcinoma cell stemness and chemoresistance through miR-425-5p/PTCH1/SHH axis. </w:t>
      </w:r>
      <w:r w:rsidRPr="00221987">
        <w:rPr>
          <w:i/>
        </w:rPr>
        <w:t>J Cell Physiol</w:t>
      </w:r>
      <w:r w:rsidRPr="00221987">
        <w:t xml:space="preserve"> </w:t>
      </w:r>
      <w:r w:rsidRPr="00221987">
        <w:rPr>
          <w:b/>
        </w:rPr>
        <w:t>234</w:t>
      </w:r>
      <w:r w:rsidRPr="00221987">
        <w:t>, 23111-23122 (2019).</w:t>
      </w:r>
    </w:p>
    <w:p w:rsidR="000776F9" w:rsidRPr="00221987" w:rsidRDefault="000776F9" w:rsidP="000776F9">
      <w:pPr>
        <w:pStyle w:val="EndNoteBibliography"/>
        <w:ind w:left="720" w:hanging="720"/>
      </w:pPr>
      <w:r w:rsidRPr="00221987">
        <w:t>16.</w:t>
      </w:r>
      <w:r w:rsidRPr="00221987">
        <w:tab/>
        <w:t>X. Yang</w:t>
      </w:r>
      <w:r w:rsidRPr="00221987">
        <w:rPr>
          <w:i/>
        </w:rPr>
        <w:t xml:space="preserve"> et al.</w:t>
      </w:r>
      <w:r w:rsidRPr="00221987">
        <w:t xml:space="preserve">, LncRNA LINC-PINT Inhibits Malignant Behaviors of Laryngeal Squamous Cell Carcinoma Cells via Inhibiting ZEB1. </w:t>
      </w:r>
      <w:r w:rsidRPr="00221987">
        <w:rPr>
          <w:i/>
        </w:rPr>
        <w:t>Pathol Oncol Res</w:t>
      </w:r>
      <w:r w:rsidRPr="00221987">
        <w:t xml:space="preserve"> </w:t>
      </w:r>
      <w:r w:rsidRPr="00221987">
        <w:rPr>
          <w:b/>
        </w:rPr>
        <w:t>27</w:t>
      </w:r>
      <w:r w:rsidRPr="00221987">
        <w:t>, 584466 (2021).</w:t>
      </w:r>
    </w:p>
    <w:p w:rsidR="000776F9" w:rsidRPr="009967B6" w:rsidRDefault="000776F9" w:rsidP="000776F9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end"/>
      </w:r>
    </w:p>
    <w:p w:rsidR="000776F9" w:rsidRDefault="000776F9" w:rsidP="000776F9">
      <w:pPr>
        <w:rPr>
          <w:rFonts w:ascii="Times New Roman" w:hAnsi="Times New Roman" w:cs="Times New Roman"/>
          <w:sz w:val="28"/>
          <w:szCs w:val="28"/>
        </w:rPr>
      </w:pPr>
    </w:p>
    <w:p w:rsidR="002F4750" w:rsidRPr="000776F9" w:rsidRDefault="002F4750" w:rsidP="000776F9"/>
    <w:sectPr w:rsidR="002F4750" w:rsidRPr="000776F9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A4BFF" w:rsidRDefault="006A4BFF" w:rsidP="0011750B">
      <w:r>
        <w:separator/>
      </w:r>
    </w:p>
  </w:endnote>
  <w:endnote w:type="continuationSeparator" w:id="0">
    <w:p w:rsidR="006A4BFF" w:rsidRDefault="006A4BFF" w:rsidP="001175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A4BFF" w:rsidRDefault="006A4BFF" w:rsidP="0011750B">
      <w:r>
        <w:separator/>
      </w:r>
    </w:p>
  </w:footnote>
  <w:footnote w:type="continuationSeparator" w:id="0">
    <w:p w:rsidR="006A4BFF" w:rsidRDefault="006A4BFF" w:rsidP="0011750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isplayBackgroundShape/>
  <w:embedSystemFonts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NjQ4M2ExYjExZmE1MjFkMWU1NjgyOTBkMDgwMGFiNWYifQ=="/>
    <w:docVar w:name="EN.Layout" w:val="&lt;ENLayout&gt;&lt;Style&gt;Natur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wwawr2bzawzrettzzxdd2ktw2vxz5ds0ff&quot;&gt;My EndNote Library&lt;record-ids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7&lt;/item&gt;&lt;item&gt;458&lt;/item&gt;&lt;/record-ids&gt;&lt;/item&gt;&lt;/Libraries&gt;"/>
  </w:docVars>
  <w:rsids>
    <w:rsidRoot w:val="00290B52"/>
    <w:rsid w:val="000140C3"/>
    <w:rsid w:val="000576E7"/>
    <w:rsid w:val="000776F9"/>
    <w:rsid w:val="00114653"/>
    <w:rsid w:val="0011750B"/>
    <w:rsid w:val="00134BF9"/>
    <w:rsid w:val="001C1677"/>
    <w:rsid w:val="00221987"/>
    <w:rsid w:val="00247B4C"/>
    <w:rsid w:val="00290B52"/>
    <w:rsid w:val="002E34D4"/>
    <w:rsid w:val="002F4750"/>
    <w:rsid w:val="003E32DE"/>
    <w:rsid w:val="004B24F9"/>
    <w:rsid w:val="004B77FA"/>
    <w:rsid w:val="00592779"/>
    <w:rsid w:val="006A1E02"/>
    <w:rsid w:val="006A4BFF"/>
    <w:rsid w:val="007101D4"/>
    <w:rsid w:val="0085254F"/>
    <w:rsid w:val="0096687C"/>
    <w:rsid w:val="009967B6"/>
    <w:rsid w:val="00BC3E1B"/>
    <w:rsid w:val="00EC0559"/>
    <w:rsid w:val="00FC5EC1"/>
    <w:rsid w:val="00FF0653"/>
    <w:rsid w:val="0A1B1AA5"/>
    <w:rsid w:val="0A3D7868"/>
    <w:rsid w:val="281F446A"/>
    <w:rsid w:val="334B63B9"/>
    <w:rsid w:val="3DBE504C"/>
    <w:rsid w:val="47427098"/>
    <w:rsid w:val="4856309F"/>
    <w:rsid w:val="4AFD213C"/>
    <w:rsid w:val="54E87F8A"/>
    <w:rsid w:val="57064221"/>
    <w:rsid w:val="585B6916"/>
    <w:rsid w:val="5C311428"/>
    <w:rsid w:val="6F8F4C9B"/>
    <w:rsid w:val="7E7759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025F844D-A18A-4C89-9608-7082EA7D2F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qFormat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qFormat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a4">
    <w:name w:val="header"/>
    <w:basedOn w:val="a"/>
    <w:qFormat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a5">
    <w:name w:val="List Paragraph"/>
    <w:basedOn w:val="a"/>
    <w:uiPriority w:val="99"/>
    <w:rsid w:val="002F4750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2F4750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F4750"/>
    <w:rPr>
      <w:rFonts w:ascii="Calibri" w:hAnsi="Calibri" w:cs="Calibri"/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rsid w:val="002F4750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4750"/>
    <w:rPr>
      <w:rFonts w:ascii="Calibri" w:hAnsi="Calibri" w:cs="Calibri"/>
      <w:noProof/>
      <w:kern w:val="2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045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7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webSettings" Target="webSettings.xml"/><Relationship Id="rId7" Type="http://schemas.openxmlformats.org/officeDocument/2006/relationships/package" Target="embeddings/Microsoft_Excel____.xlsx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package" Target="embeddings/Microsoft_Excel____1.xlsx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7</TotalTime>
  <Pages>12</Pages>
  <Words>1985</Words>
  <Characters>11317</Characters>
  <Application>Microsoft Office Word</Application>
  <DocSecurity>0</DocSecurity>
  <Lines>94</Lines>
  <Paragraphs>26</Paragraphs>
  <ScaleCrop>false</ScaleCrop>
  <Company/>
  <LinksUpToDate>false</LinksUpToDate>
  <CharactersWithSpaces>132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ya</dc:creator>
  <cp:lastModifiedBy>ASUS</cp:lastModifiedBy>
  <cp:revision>13</cp:revision>
  <cp:lastPrinted>2023-09-03T15:55:00Z</cp:lastPrinted>
  <dcterms:created xsi:type="dcterms:W3CDTF">2023-05-05T13:26:00Z</dcterms:created>
  <dcterms:modified xsi:type="dcterms:W3CDTF">2024-03-25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4309</vt:lpwstr>
  </property>
  <property fmtid="{D5CDD505-2E9C-101B-9397-08002B2CF9AE}" pid="3" name="ICV">
    <vt:lpwstr>94A9BB402403402E8380798BF4545912_12</vt:lpwstr>
  </property>
</Properties>
</file>